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4F2B5D4F"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2A06B2">
        <w:rPr>
          <w:color w:val="000000"/>
        </w:rPr>
        <w:t>with</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 xml:space="preserve">we showed that putative direct downstream genes of the transcription factor </w:t>
      </w:r>
      <w:r w:rsidR="002A06B2">
        <w:rPr>
          <w:color w:val="333333"/>
          <w:shd w:val="clear" w:color="auto" w:fill="FFFFFF"/>
        </w:rPr>
        <w:t xml:space="preserve">GATA2 </w:t>
      </w:r>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6761B5A6"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r w:rsidR="009900BA" w:rsidRPr="00CF3C86">
        <w:rPr>
          <w:color w:val="333333"/>
          <w:shd w:val="clear" w:color="auto" w:fill="FFFFFF"/>
        </w:rPr>
        <w:t xml:space="preserve">To determine the </w:t>
      </w:r>
      <w:r w:rsidR="003E1F8D">
        <w:rPr>
          <w:color w:val="333333"/>
          <w:shd w:val="clear" w:color="auto" w:fill="FFFFFF"/>
        </w:rPr>
        <w:t>relationships</w:t>
      </w:r>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w:t>
      </w:r>
      <w:r w:rsidR="009900BA" w:rsidRPr="00CF3C86">
        <w:rPr>
          <w:color w:val="333333"/>
          <w:shd w:val="clear" w:color="auto" w:fill="FFFFFF"/>
        </w:rPr>
        <w:lastRenderedPageBreak/>
        <w:t xml:space="preserve">both the CFI and the 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r w:rsidR="003E1F8D">
        <w:rPr>
          <w:color w:val="333333"/>
          <w:shd w:val="clear" w:color="auto" w:fill="FFFFFF"/>
        </w:rPr>
        <w:t xml:space="preserve">. </w:t>
      </w:r>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F158F">
        <w:t xml:space="preserve"> </w: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 </w:instrText>
      </w:r>
      <w:r w:rsidR="00EF158F">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instrText xml:space="preserve"> ADDIN EN.CITE.DATA </w:instrText>
      </w:r>
      <w:r w:rsidR="00EF158F">
        <w:fldChar w:fldCharType="end"/>
      </w:r>
      <w:r w:rsidR="00EF158F">
        <w:fldChar w:fldCharType="separate"/>
      </w:r>
      <w:r w:rsidR="00EF158F">
        <w:rPr>
          <w:noProof/>
        </w:rPr>
        <w:t>(Edgar, Domrachev et al. 2002, Grace 2006)</w:t>
      </w:r>
      <w:r w:rsidR="00EF158F">
        <w:fldChar w:fldCharType="end"/>
      </w:r>
      <w:r w:rsidR="00EF158F">
        <w:t xml:space="preserve">. </w:t>
      </w:r>
    </w:p>
    <w:p w14:paraId="22E5D409" w14:textId="21100A55"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w:t>
      </w:r>
      <w:r w:rsidR="00254FBF">
        <w:rPr>
          <w:color w:val="000000"/>
        </w:rPr>
        <w:t xml:space="preserve">the removal of </w:t>
      </w:r>
      <w:r w:rsidR="00EE6445">
        <w:rPr>
          <w:color w:val="000000"/>
        </w:rPr>
        <w:t xml:space="preserve">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w:t>
      </w:r>
      <w:r w:rsidR="00254FBF">
        <w:rPr>
          <w:color w:val="000000"/>
        </w:rPr>
        <w:t xml:space="preserve">with </w:t>
      </w:r>
      <w:r w:rsidR="003D3765">
        <w:rPr>
          <w:color w:val="000000"/>
        </w:rPr>
        <w:t>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141E1E0A"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w:t>
      </w:r>
      <w:r w:rsidR="00254FBF">
        <w:t xml:space="preserve">a </w:t>
      </w:r>
      <w:r w:rsidR="2246058C">
        <w:t>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38DED809"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7"/>
      <w:commentRangeStart w:id="8"/>
      <w:r>
        <w:t>equal variance</w:t>
      </w:r>
      <w:commentRangeEnd w:id="7"/>
      <w:r w:rsidR="00394E01">
        <w:rPr>
          <w:rStyle w:val="CommentReference"/>
          <w:rFonts w:eastAsiaTheme="minorHAnsi" w:cstheme="minorBidi"/>
          <w:lang w:eastAsia="en-US"/>
        </w:rPr>
        <w:commentReference w:id="7"/>
      </w:r>
      <w:commentRangeEnd w:id="8"/>
      <w:r w:rsidR="00CC4935">
        <w:rPr>
          <w:rStyle w:val="CommentReference"/>
          <w:rFonts w:eastAsiaTheme="minorHAnsi" w:cstheme="minorBidi"/>
          <w:lang w:eastAsia="en-US"/>
        </w:rPr>
        <w:commentReference w:id="8"/>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C43E02C"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4E4F5935"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254FBF">
        <w:t>).</w:t>
      </w:r>
      <w:r w:rsidR="00254FBF">
        <w:rPr>
          <w:strike/>
        </w:rPr>
        <w:t xml:space="preserve"> </w:t>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r w:rsidR="00254FBF">
        <w:rPr>
          <w:color w:val="000000"/>
        </w:rPr>
        <w:t xml:space="preserve">file </w:t>
      </w:r>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r w:rsidR="00254FBF">
        <w:rPr>
          <w:color w:val="000000"/>
        </w:rPr>
        <w:t>s</w:t>
      </w:r>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D77E00A"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w:t>
      </w:r>
      <w:r w:rsidR="2BDE9122">
        <w:lastRenderedPageBreak/>
        <w:t>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could 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5360D431"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0C97D7E3"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w:t>
      </w:r>
      <w:r w:rsidR="00254FBF">
        <w:t xml:space="preserve">the other </w:t>
      </w:r>
      <w:r>
        <w:t>group will receive the perturbation treatment. Experimental measurement</w:t>
      </w:r>
      <w:r w:rsidR="00A32AE6">
        <w:t>s</w:t>
      </w:r>
      <w:r>
        <w:t xml:space="preserve"> will be properly collected from both groups (</w:t>
      </w:r>
      <w:r w:rsidR="00156AB3">
        <w:t>i.e.,</w:t>
      </w:r>
      <w:r>
        <w:t xml:space="preserve"> gene expression profile </w:t>
      </w:r>
      <w:r>
        <w:lastRenderedPageBreak/>
        <w:t>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 of interest</w:t>
      </w:r>
      <w:r w:rsidR="00CB7A52">
        <w:t xml:space="preserve"> </w:t>
      </w:r>
      <w:r w:rsidR="00254FBF">
        <w:t xml:space="preserve">are </w:t>
      </w:r>
      <w:r w:rsidR="00CB7A52">
        <w:t>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9"/>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9"/>
      <w:r w:rsidR="00EE112A">
        <w:rPr>
          <w:rStyle w:val="CommentReference"/>
          <w:rFonts w:eastAsiaTheme="minorHAnsi" w:cstheme="minorBidi"/>
          <w:lang w:eastAsia="en-US"/>
        </w:rPr>
        <w:commentReference w:id="9"/>
      </w:r>
    </w:p>
    <w:p w14:paraId="2F92096B" w14:textId="7D989024"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w:t>
      </w:r>
      <w:r w:rsidR="00254FBF">
        <w:t>using this</w:t>
      </w:r>
      <w:r w:rsidR="009B5320">
        <w:t xml:space="preserve"> SEM</w:t>
      </w:r>
      <w:r w:rsidR="00A70110">
        <w:t>I</w:t>
      </w:r>
      <w:r w:rsidR="009B5320">
        <w:t>Ps</w:t>
      </w:r>
      <w:r w:rsidR="00254FBF">
        <w:t xml:space="preserve"> application</w:t>
      </w:r>
      <w:r w:rsidR="009B5320">
        <w:t>,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uploads are </w:t>
      </w:r>
      <w:proofErr w:type="gramStart"/>
      <w:r w:rsidR="00254FBF">
        <w:t xml:space="preserve">complete, </w:t>
      </w:r>
      <w:r w:rsidR="006D60EC">
        <w:t xml:space="preserve"> top</w:t>
      </w:r>
      <w:proofErr w:type="gramEnd"/>
      <w:r w:rsidR="006D60EC">
        <w:t xml:space="preserve">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w:t>
      </w:r>
      <w:r w:rsidR="00254FBF">
        <w:t>. After</w:t>
      </w:r>
      <w:r w:rsidR="006D60EC">
        <w:t xml:space="preserve"> the proper matched specie </w:t>
      </w:r>
      <w:r w:rsidR="00254FBF">
        <w:t>is</w:t>
      </w:r>
      <w:r w:rsidR="006D60EC">
        <w:t xml:space="preserve"> selected</w:t>
      </w:r>
      <w:r w:rsidR="00254FBF">
        <w:t>,</w:t>
      </w:r>
      <w:r w:rsidR="006D60EC">
        <w:t xml:space="preserve"> T-sc</w:t>
      </w:r>
      <w:r w:rsidR="00B63C3C">
        <w:t>ores will be calculated by clicking the green “Go!” button</w:t>
      </w:r>
      <w:r w:rsidR="00254FBF">
        <w:t>.</w:t>
      </w:r>
      <w:r w:rsidR="00B63C3C">
        <w:t xml:space="preserve"> </w:t>
      </w:r>
      <w:r w:rsidR="00254FBF">
        <w:t>T</w:t>
      </w:r>
      <w:r w:rsidR="00B63C3C">
        <w:t>he top 10 rows of the T-scores will be shown for preview. The users are encouraged to download the T-Scores for further analysis.</w:t>
      </w:r>
      <w:r w:rsidR="00CC4505">
        <w:t xml:space="preserve"> Sinc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0"/>
      <w:commentRangeStart w:id="11"/>
      <w:commentRangeStart w:id="12"/>
      <w:commentRangeStart w:id="13"/>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0"/>
      <w:r w:rsidR="006543A3">
        <w:rPr>
          <w:rStyle w:val="CommentReference"/>
          <w:rFonts w:eastAsiaTheme="minorHAnsi" w:cstheme="minorBidi"/>
          <w:lang w:eastAsia="en-US"/>
        </w:rPr>
        <w:commentReference w:id="10"/>
      </w:r>
      <w:commentRangeEnd w:id="11"/>
      <w:r w:rsidR="00E24924">
        <w:rPr>
          <w:rStyle w:val="CommentReference"/>
          <w:rFonts w:eastAsiaTheme="minorHAnsi" w:cstheme="minorBidi"/>
          <w:lang w:eastAsia="en-US"/>
        </w:rPr>
        <w:commentReference w:id="11"/>
      </w:r>
      <w:commentRangeEnd w:id="12"/>
      <w:r w:rsidR="00631CA8">
        <w:rPr>
          <w:rStyle w:val="CommentReference"/>
          <w:rFonts w:eastAsiaTheme="minorHAnsi" w:cstheme="minorBidi"/>
          <w:lang w:eastAsia="en-US"/>
        </w:rPr>
        <w:commentReference w:id="12"/>
      </w:r>
      <w:commentRangeEnd w:id="13"/>
      <w:r w:rsidR="00355831">
        <w:rPr>
          <w:rStyle w:val="CommentReference"/>
          <w:rFonts w:eastAsiaTheme="minorHAnsi" w:cstheme="minorBidi"/>
          <w:lang w:eastAsia="en-US"/>
        </w:rPr>
        <w:commentReference w:id="13"/>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6C8EC57" w:rsidR="00AD3C19" w:rsidRDefault="00AC542B" w:rsidP="0091725F">
      <w:pPr>
        <w:spacing w:line="480" w:lineRule="auto"/>
      </w:pPr>
      <w:r>
        <w:lastRenderedPageBreak/>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14"/>
      <w:commentRangeStart w:id="15"/>
      <w:r w:rsidR="000B3E0F" w:rsidRPr="00E55885">
        <w:rPr>
          <w:highlight w:val="yellow"/>
          <w:lang w:eastAsia="en-US"/>
        </w:rPr>
        <w:t xml:space="preserve">Figure </w:t>
      </w:r>
      <w:r w:rsidR="00705368">
        <w:rPr>
          <w:highlight w:val="yellow"/>
          <w:lang w:eastAsia="en-US"/>
        </w:rPr>
        <w:t>3</w:t>
      </w:r>
      <w:commentRangeEnd w:id="14"/>
      <w:r w:rsidR="00C82382" w:rsidRPr="00E55885">
        <w:rPr>
          <w:rStyle w:val="CommentReference"/>
          <w:rFonts w:eastAsiaTheme="minorHAnsi" w:cstheme="minorBidi"/>
          <w:highlight w:val="yellow"/>
          <w:lang w:eastAsia="en-US"/>
        </w:rPr>
        <w:commentReference w:id="14"/>
      </w:r>
      <w:commentRangeEnd w:id="15"/>
      <w:r w:rsidR="00E81149">
        <w:rPr>
          <w:rStyle w:val="CommentReference"/>
          <w:rFonts w:eastAsiaTheme="minorHAnsi" w:cstheme="minorBidi"/>
          <w:lang w:eastAsia="en-US"/>
        </w:rPr>
        <w:commentReference w:id="15"/>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9B578DC"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cis-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16"/>
      <w:commentRangeStart w:id="17"/>
      <w:r w:rsidRPr="00E55885">
        <w:rPr>
          <w:highlight w:val="yellow"/>
        </w:rPr>
        <w:t xml:space="preserve">Figure </w:t>
      </w:r>
      <w:r w:rsidR="00705368">
        <w:rPr>
          <w:highlight w:val="yellow"/>
        </w:rPr>
        <w:t>4</w:t>
      </w:r>
      <w:commentRangeEnd w:id="16"/>
      <w:r w:rsidR="009A294A">
        <w:rPr>
          <w:rStyle w:val="CommentReference"/>
          <w:rFonts w:eastAsiaTheme="minorHAnsi" w:cstheme="minorBidi"/>
          <w:lang w:eastAsia="en-US"/>
        </w:rPr>
        <w:commentReference w:id="16"/>
      </w:r>
      <w:commentRangeEnd w:id="17"/>
      <w:r w:rsidR="00E81149">
        <w:rPr>
          <w:rStyle w:val="CommentReference"/>
          <w:rFonts w:eastAsiaTheme="minorHAnsi" w:cstheme="minorBidi"/>
          <w:lang w:eastAsia="en-US"/>
        </w:rPr>
        <w:commentReference w:id="17"/>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11FC059"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r w:rsidR="00844048">
        <w:rPr>
          <w:lang w:eastAsia="en-US"/>
        </w:rPr>
        <w:t>, which was</w:t>
      </w:r>
      <w:r w:rsidR="004A2DB3" w:rsidRPr="004A2DB3">
        <w:rPr>
          <w:lang w:eastAsia="en-US"/>
        </w:rPr>
        <w:t xml:space="preserve"> designed to automat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this aspect</w:t>
      </w:r>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xml:space="preserve">. This process is accomplished with our </w:t>
      </w:r>
      <w:proofErr w:type="spellStart"/>
      <w:r>
        <w:t>shinyapp</w:t>
      </w:r>
      <w:proofErr w:type="spellEnd"/>
      <w:r>
        <w:t xml:space="preserve">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49B126A" w14:textId="77777777" w:rsidR="00EF158F" w:rsidRPr="00EF158F" w:rsidRDefault="00E0798B" w:rsidP="00EF158F">
      <w:pPr>
        <w:pStyle w:val="EndNoteBibliography"/>
      </w:pPr>
      <w:r>
        <w:fldChar w:fldCharType="begin"/>
      </w:r>
      <w:r>
        <w:instrText xml:space="preserve"> ADDIN EN.REFLIST </w:instrText>
      </w:r>
      <w:r>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EF158F">
      <w:pPr>
        <w:pStyle w:val="EndNoteBibliography"/>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EF158F">
      <w:pPr>
        <w:pStyle w:val="EndNoteBibliography"/>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EF158F">
      <w:pPr>
        <w:pStyle w:val="EndNoteBibliography"/>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EF158F">
      <w:pPr>
        <w:pStyle w:val="EndNoteBibliography"/>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EF158F">
      <w:pPr>
        <w:pStyle w:val="EndNoteBibliography"/>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EF158F">
      <w:pPr>
        <w:pStyle w:val="EndNoteBibliography"/>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EF158F">
      <w:pPr>
        <w:pStyle w:val="EndNoteBibliography"/>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EF158F">
      <w:pPr>
        <w:pStyle w:val="EndNoteBibliography"/>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EF158F">
      <w:pPr>
        <w:pStyle w:val="EndNoteBibliography"/>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EF158F">
      <w:pPr>
        <w:pStyle w:val="EndNoteBibliography"/>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EF158F">
      <w:pPr>
        <w:pStyle w:val="EndNoteBibliography"/>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EF158F">
      <w:pPr>
        <w:pStyle w:val="EndNoteBibliography"/>
      </w:pPr>
      <w:r w:rsidRPr="00EF158F">
        <w:lastRenderedPageBreak/>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EF158F">
      <w:pPr>
        <w:pStyle w:val="EndNoteBibliography"/>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EF158F">
      <w:pPr>
        <w:pStyle w:val="EndNoteBibliography"/>
      </w:pPr>
      <w:r w:rsidRPr="00EF158F">
        <w:t>Rosseel, Y. (2018). "Latent Variable Analysis."</w:t>
      </w:r>
    </w:p>
    <w:p w14:paraId="3B66E917" w14:textId="77777777" w:rsidR="00EF158F" w:rsidRPr="00EF158F" w:rsidRDefault="00EF158F" w:rsidP="00EF158F">
      <w:pPr>
        <w:pStyle w:val="EndNoteBibliography"/>
      </w:pPr>
      <w:r w:rsidRPr="00EF158F">
        <w:t>Rstudio, I. (2014). "Shinny: Easy web applications in R."</w:t>
      </w:r>
    </w:p>
    <w:p w14:paraId="4A274811" w14:textId="77777777" w:rsidR="00EF158F" w:rsidRPr="00EF158F" w:rsidRDefault="00EF158F" w:rsidP="00EF158F">
      <w:pPr>
        <w:pStyle w:val="EndNoteBibliography"/>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EF158F">
      <w:pPr>
        <w:pStyle w:val="EndNoteBibliography"/>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EF158F">
      <w:pPr>
        <w:pStyle w:val="EndNoteBibliography"/>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0CDB4C22" w14:textId="11B19586"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254FBF" w:rsidRDefault="00254FBF">
      <w:pPr>
        <w:pStyle w:val="CommentText"/>
      </w:pPr>
      <w:r>
        <w:rPr>
          <w:rStyle w:val="CommentReference"/>
        </w:rPr>
        <w:annotationRef/>
      </w:r>
      <w:r>
        <w:t>Need to be revised at the end</w:t>
      </w:r>
    </w:p>
  </w:comment>
  <w:comment w:id="3" w:author="Li, Jianying (NIH/NIEHS) [C]" w:date="2021-09-29T21:50:00Z" w:initials="LJ([">
    <w:p w14:paraId="14B5DBBB" w14:textId="448EC001" w:rsidR="00254FBF" w:rsidRDefault="00254FBF">
      <w:pPr>
        <w:pStyle w:val="CommentText"/>
      </w:pPr>
      <w:r>
        <w:rPr>
          <w:rStyle w:val="CommentReference"/>
        </w:rPr>
        <w:annotationRef/>
      </w:r>
      <w:r>
        <w:t>agree</w:t>
      </w:r>
    </w:p>
  </w:comment>
  <w:comment w:id="4" w:author="Wu, Steve (NIH/NIEHS) [E]" w:date="2021-09-30T13:14:00Z" w:initials="WS([">
    <w:p w14:paraId="29C91EFA" w14:textId="79E4C186" w:rsidR="00254FBF" w:rsidRDefault="00254FBF">
      <w:pPr>
        <w:pStyle w:val="CommentText"/>
      </w:pPr>
      <w:r>
        <w:rPr>
          <w:rStyle w:val="CommentReference"/>
        </w:rPr>
        <w:annotationRef/>
      </w:r>
      <w:r>
        <w:t>The two supplementary figures need to be cited in the main text.</w:t>
      </w:r>
    </w:p>
  </w:comment>
  <w:comment w:id="5" w:author="Li, Jianying (NIH/NIEHS) [C]" w:date="2021-09-30T14:17:00Z" w:initials="LJ([">
    <w:p w14:paraId="08AE217F" w14:textId="43E44557" w:rsidR="00254FBF" w:rsidRDefault="00254FBF">
      <w:pPr>
        <w:pStyle w:val="CommentText"/>
      </w:pPr>
      <w:r>
        <w:rPr>
          <w:rStyle w:val="CommentReference"/>
        </w:rPr>
        <w:annotationRef/>
      </w:r>
      <w:r>
        <w:t>They are referred in the main text now.</w:t>
      </w:r>
    </w:p>
  </w:comment>
  <w:comment w:id="7" w:author="Li, Jianying (NIH/NIEHS) [C]" w:date="2021-09-20T08:04:00Z" w:initials="LJ([">
    <w:p w14:paraId="6810EE4D" w14:textId="1A9F9282" w:rsidR="00254FBF" w:rsidRDefault="00254FBF">
      <w:pPr>
        <w:pStyle w:val="CommentText"/>
      </w:pPr>
      <w:r>
        <w:rPr>
          <w:rStyle w:val="CommentReference"/>
        </w:rPr>
        <w:annotationRef/>
      </w:r>
      <w:r>
        <w:t>Ty, this can only be the assumption??</w:t>
      </w:r>
    </w:p>
  </w:comment>
  <w:comment w:id="8" w:author="Li, Jianying (NIH/NIEHS) [C]" w:date="2021-09-29T21:51:00Z" w:initials="LJ([">
    <w:p w14:paraId="0ACBC193" w14:textId="43093F7A" w:rsidR="00254FBF" w:rsidRDefault="00254FBF">
      <w:pPr>
        <w:pStyle w:val="CommentText"/>
      </w:pPr>
      <w:r>
        <w:rPr>
          <w:rStyle w:val="CommentReference"/>
        </w:rPr>
        <w:annotationRef/>
      </w:r>
      <w:r>
        <w:t>Ty agrees via personal communication.</w:t>
      </w:r>
    </w:p>
  </w:comment>
  <w:comment w:id="9" w:author="Wu, Steve (NIH/NIEHS) [E]" w:date="2021-09-14T17:23:00Z" w:initials="WS([">
    <w:p w14:paraId="3B87544C" w14:textId="63022BE4" w:rsidR="00254FBF" w:rsidRDefault="00254FBF">
      <w:pPr>
        <w:pStyle w:val="CommentText"/>
      </w:pPr>
      <w:r>
        <w:rPr>
          <w:rStyle w:val="CommentReference"/>
        </w:rPr>
        <w:annotationRef/>
      </w:r>
      <w:r>
        <w:t xml:space="preserve">Hi Ty, I am a bit confused by this sentence. Could you give an example on </w:t>
      </w:r>
      <w:proofErr w:type="spellStart"/>
      <w:proofErr w:type="gramStart"/>
      <w:r>
        <w:t>the“</w:t>
      </w:r>
      <w:proofErr w:type="gramEnd"/>
      <w:r>
        <w:t>vice</w:t>
      </w:r>
      <w:proofErr w:type="spellEnd"/>
      <w:r>
        <w:t xml:space="preserve"> versa” scenario?</w:t>
      </w:r>
    </w:p>
  </w:comment>
  <w:comment w:id="10" w:author="Li, Jianying (NIH/NIEHS) [C]" w:date="2021-09-20T14:22:00Z" w:initials="LJ([">
    <w:p w14:paraId="2C5C8E70" w14:textId="7E165EC6" w:rsidR="00254FBF" w:rsidRDefault="00254FBF">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1" w:author="Wu, Steve (NIH/NIEHS) [E]" w:date="2021-09-27T22:23:00Z" w:initials="WS([">
    <w:p w14:paraId="32CEC29A" w14:textId="14B52C32" w:rsidR="00254FBF" w:rsidRDefault="00254FBF">
      <w:pPr>
        <w:pStyle w:val="CommentText"/>
        <w:rPr>
          <w:rStyle w:val="CommentReference"/>
        </w:rPr>
      </w:pPr>
      <w:r>
        <w:rPr>
          <w:rStyle w:val="CommentReference"/>
        </w:rPr>
        <w:t>I do not see “causal variable” and “endpoint” in the App.</w:t>
      </w:r>
    </w:p>
    <w:p w14:paraId="70CD9FC3" w14:textId="6D8C1A02" w:rsidR="00254FBF" w:rsidRDefault="00254FBF">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2" w:author="Wu, Steve (NIH/NIEHS) [E]" w:date="2021-09-27T22:27:00Z" w:initials="WS([">
    <w:p w14:paraId="4876D56F" w14:textId="03A73458" w:rsidR="00254FBF" w:rsidRDefault="00254FBF">
      <w:pPr>
        <w:pStyle w:val="CommentText"/>
      </w:pPr>
      <w:r>
        <w:rPr>
          <w:rStyle w:val="CommentReference"/>
        </w:rPr>
        <w:annotationRef/>
      </w:r>
      <w:r>
        <w:t>Better to use consistent terminology to avoid confusion.</w:t>
      </w:r>
    </w:p>
  </w:comment>
  <w:comment w:id="13" w:author="Li, Jianying (NIH/NIEHS) [C]" w:date="2021-09-29T22:06:00Z" w:initials="LJ([">
    <w:p w14:paraId="2FF7B586" w14:textId="29B0D7EF" w:rsidR="00254FBF" w:rsidRDefault="00254FBF">
      <w:pPr>
        <w:pStyle w:val="CommentText"/>
      </w:pPr>
      <w:r>
        <w:rPr>
          <w:rStyle w:val="CommentReference"/>
        </w:rPr>
        <w:annotationRef/>
      </w:r>
      <w:r>
        <w:t>Please see my revision referring to figure 1 with SEM naming convention.</w:t>
      </w:r>
    </w:p>
  </w:comment>
  <w:comment w:id="14" w:author="Wu, Steve (NIH/NIEHS) [E]" w:date="2021-09-15T17:08:00Z" w:initials="WS([">
    <w:p w14:paraId="46825426" w14:textId="4EF4F6B7" w:rsidR="00254FBF" w:rsidRDefault="00254FBF">
      <w:pPr>
        <w:pStyle w:val="CommentText"/>
      </w:pPr>
      <w:r>
        <w:rPr>
          <w:rStyle w:val="CommentReference"/>
        </w:rPr>
        <w:annotationRef/>
      </w:r>
      <w:r>
        <w:t>Perhaps move to Figure 3?</w:t>
      </w:r>
    </w:p>
  </w:comment>
  <w:comment w:id="15" w:author="Li, Jianying (NIH/NIEHS) [C]" w:date="2021-09-29T22:02:00Z" w:initials="LJ([">
    <w:p w14:paraId="660185FD" w14:textId="27C30A7B" w:rsidR="00254FBF" w:rsidRDefault="00254FBF">
      <w:pPr>
        <w:pStyle w:val="CommentText"/>
      </w:pPr>
      <w:r>
        <w:rPr>
          <w:rStyle w:val="CommentReference"/>
        </w:rPr>
        <w:annotationRef/>
      </w:r>
      <w:r>
        <w:t>Okay, done.</w:t>
      </w:r>
    </w:p>
  </w:comment>
  <w:comment w:id="16" w:author="Wu, Steve (NIH/NIEHS) [E]" w:date="2021-09-15T17:17:00Z" w:initials="WS([">
    <w:p w14:paraId="002070CB" w14:textId="4C32FA05" w:rsidR="00254FBF" w:rsidRDefault="00254FBF">
      <w:pPr>
        <w:pStyle w:val="CommentText"/>
      </w:pPr>
      <w:r>
        <w:rPr>
          <w:rStyle w:val="CommentReference"/>
        </w:rPr>
        <w:annotationRef/>
      </w:r>
      <w:r>
        <w:t>Perhaps move to Figure 4?</w:t>
      </w:r>
    </w:p>
  </w:comment>
  <w:comment w:id="17" w:author="Li, Jianying (NIH/NIEHS) [C]" w:date="2021-09-29T22:02:00Z" w:initials="LJ([">
    <w:p w14:paraId="0298BDB1" w14:textId="01A3AA9B" w:rsidR="00254FBF" w:rsidRDefault="00254FBF">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6810EE4D" w15:done="0"/>
  <w15:commentEx w15:paraId="0ACBC193" w15:paraIdParent="6810EE4D"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2BF21" w16cex:dateUtc="2021-09-20T12:04:00Z"/>
  <w16cex:commentExtensible w16cex:durableId="24FF5E5A" w16cex:dateUtc="2021-09-30T01:51: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6810EE4D" w16cid:durableId="24F2BF21"/>
  <w16cid:commentId w16cid:paraId="0ACBC193" w16cid:durableId="24FF5E5A"/>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F83EE" w14:textId="77777777" w:rsidR="00435974" w:rsidRDefault="00435974" w:rsidP="00117666">
      <w:r>
        <w:separator/>
      </w:r>
    </w:p>
  </w:endnote>
  <w:endnote w:type="continuationSeparator" w:id="0">
    <w:p w14:paraId="0FA40C88" w14:textId="77777777" w:rsidR="00435974" w:rsidRDefault="00435974" w:rsidP="00117666">
      <w:r>
        <w:continuationSeparator/>
      </w:r>
    </w:p>
  </w:endnote>
  <w:endnote w:type="continuationNotice" w:id="1">
    <w:p w14:paraId="3897D6FB" w14:textId="77777777" w:rsidR="00435974" w:rsidRDefault="0043597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5D8A3" w14:textId="77777777" w:rsidR="00435974" w:rsidRDefault="00435974" w:rsidP="00117666">
      <w:r>
        <w:separator/>
      </w:r>
    </w:p>
  </w:footnote>
  <w:footnote w:type="continuationSeparator" w:id="0">
    <w:p w14:paraId="3B4FC0A9" w14:textId="77777777" w:rsidR="00435974" w:rsidRDefault="00435974" w:rsidP="00117666">
      <w:r>
        <w:continuationSeparator/>
      </w:r>
    </w:p>
  </w:footnote>
  <w:footnote w:type="continuationNotice" w:id="1">
    <w:p w14:paraId="51CF8D32" w14:textId="77777777" w:rsidR="00435974" w:rsidRDefault="0043597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A5C"/>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40FC"/>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4FBF"/>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3E1F8D"/>
    <w:rsid w:val="00401590"/>
    <w:rsid w:val="00405202"/>
    <w:rsid w:val="00406D4D"/>
    <w:rsid w:val="0041051E"/>
    <w:rsid w:val="00410F17"/>
    <w:rsid w:val="00422C94"/>
    <w:rsid w:val="00425E7C"/>
    <w:rsid w:val="00432AE8"/>
    <w:rsid w:val="00435974"/>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3AE9"/>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F78"/>
    <w:rsid w:val="00C32BF2"/>
    <w:rsid w:val="00C35A45"/>
    <w:rsid w:val="00C368CC"/>
    <w:rsid w:val="00C43280"/>
    <w:rsid w:val="00C43E0E"/>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1BAA"/>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24D1"/>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94902"/>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158F"/>
    <w:rsid w:val="00EF2404"/>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6</TotalTime>
  <Pages>17</Pages>
  <Words>6310</Words>
  <Characters>3597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98</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0</cp:revision>
  <cp:lastPrinted>2013-10-03T12:51:00Z</cp:lastPrinted>
  <dcterms:created xsi:type="dcterms:W3CDTF">2021-10-04T18:41:00Z</dcterms:created>
  <dcterms:modified xsi:type="dcterms:W3CDTF">2021-10-04T19:45:00Z</dcterms:modified>
</cp:coreProperties>
</file>